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4FE719" w14:textId="77777777" w:rsidR="00175086" w:rsidRPr="00B91207" w:rsidRDefault="00175086" w:rsidP="0017508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B91207">
        <w:rPr>
          <w:rFonts w:ascii="Times New Roman" w:hAnsi="Times New Roman" w:cs="Times New Roman"/>
          <w:b/>
          <w:bCs/>
          <w:lang w:val="en-US"/>
        </w:rPr>
        <w:t xml:space="preserve">SUPPLEMENTARY MATERIAL </w:t>
      </w:r>
    </w:p>
    <w:p w14:paraId="60437C9B" w14:textId="4561A09E" w:rsidR="00175086" w:rsidRPr="00B91207" w:rsidRDefault="00175086" w:rsidP="00175086">
      <w:pPr>
        <w:rPr>
          <w:rFonts w:ascii="Times New Roman" w:hAnsi="Times New Roman" w:cs="Times New Roman"/>
          <w:lang w:val="en-US"/>
        </w:rPr>
      </w:pPr>
      <w:r w:rsidRPr="00B91207">
        <w:rPr>
          <w:rFonts w:ascii="Times New Roman" w:hAnsi="Times New Roman" w:cs="Times New Roman"/>
          <w:b/>
          <w:bCs/>
          <w:lang w:val="en-US"/>
        </w:rPr>
        <w:t>Supplementary material 1</w:t>
      </w:r>
      <w:r w:rsidRPr="00B91207">
        <w:rPr>
          <w:rFonts w:ascii="Times New Roman" w:hAnsi="Times New Roman" w:cs="Times New Roman"/>
          <w:lang w:val="en-US"/>
        </w:rPr>
        <w:t xml:space="preserve">. Mental health core symptoms assessed with the DIA-X-Core Screening Questionnaire </w:t>
      </w:r>
      <w:r w:rsidRPr="00B91207">
        <w:rPr>
          <w:rFonts w:ascii="Times New Roman" w:hAnsi="Times New Roman" w:cs="Times New Roman"/>
          <w:lang w:val="en-US"/>
        </w:rPr>
        <w:fldChar w:fldCharType="begin"/>
      </w:r>
      <w:r w:rsidRPr="00B91207">
        <w:rPr>
          <w:rFonts w:ascii="Times New Roman" w:hAnsi="Times New Roman" w:cs="Times New Roman"/>
          <w:lang w:val="en-US"/>
        </w:rPr>
        <w:instrText xml:space="preserve"> ADDIN EN.CITE &lt;EndNote&gt;&lt;Cite&gt;&lt;Author&gt;Wittchen&lt;/Author&gt;&lt;Year&gt;1997&lt;/Year&gt;&lt;RecNum&gt;15&lt;/RecNum&gt;&lt;DisplayText&gt;(20)&lt;/DisplayText&gt;&lt;record&gt;&lt;rec-number&gt;15&lt;/rec-number&gt;&lt;foreign-keys&gt;&lt;key app="EN" db-id="e9rxsfvzidztp6etpz7pvt5a99er50fazd2f" timestamp="1742290537"&gt;15&lt;/key&gt;&lt;/foreign-keys&gt;&lt;ref-type name="Edited Book"&gt;28&lt;/ref-type&gt;&lt;contributors&gt;&lt;authors&gt;&lt;author&gt;Wittchen, H.U.; Pfister, H. &lt;/author&gt;&lt;/authors&gt;&lt;/contributors&gt;&lt;titles&gt;&lt;title&gt;DIA-X-Interviews: Manual für Screening-Verfahren und Interview; Interviewheft.&lt;/title&gt;&lt;/titles&gt;&lt;dates&gt;&lt;year&gt;1997&lt;/year&gt;&lt;/dates&gt;&lt;pub-location&gt;Frankfurt&lt;/pub-location&gt;&lt;publisher&gt;Swets &amp;amp; Zeitlinger.&lt;/publisher&gt;&lt;urls&gt;&lt;/urls&gt;&lt;/record&gt;&lt;/Cite&gt;&lt;/EndNote&gt;</w:instrText>
      </w:r>
      <w:r w:rsidRPr="00B91207">
        <w:rPr>
          <w:rFonts w:ascii="Times New Roman" w:hAnsi="Times New Roman" w:cs="Times New Roman"/>
          <w:lang w:val="en-US"/>
        </w:rPr>
        <w:fldChar w:fldCharType="separate"/>
      </w:r>
      <w:r w:rsidRPr="00B91207">
        <w:rPr>
          <w:rFonts w:ascii="Times New Roman" w:hAnsi="Times New Roman" w:cs="Times New Roman"/>
          <w:noProof/>
          <w:lang w:val="en-US"/>
        </w:rPr>
        <w:t>(20)</w:t>
      </w:r>
      <w:r w:rsidRPr="00B91207">
        <w:rPr>
          <w:rFonts w:ascii="Times New Roman" w:hAnsi="Times New Roman" w:cs="Times New Roman"/>
          <w:lang w:val="en-US"/>
        </w:rPr>
        <w:fldChar w:fldCharType="end"/>
      </w:r>
    </w:p>
    <w:tbl>
      <w:tblPr>
        <w:tblStyle w:val="Gitternetztabelle1hell"/>
        <w:tblpPr w:leftFromText="181" w:rightFromText="181" w:vertAnchor="text" w:horzAnchor="margin" w:tblpY="131"/>
        <w:tblW w:w="141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283"/>
        <w:gridCol w:w="5669"/>
        <w:gridCol w:w="5669"/>
      </w:tblGrid>
      <w:tr w:rsidR="00175086" w:rsidRPr="00B91207" w14:paraId="3E9E7348" w14:textId="77777777" w:rsidTr="003748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DA11C" w14:textId="77777777" w:rsidR="00175086" w:rsidRPr="00B91207" w:rsidRDefault="00175086" w:rsidP="00374863">
            <w:pPr>
              <w:rPr>
                <w:rFonts w:ascii="Times New Roman" w:hAnsi="Times New Roman" w:cs="Times New Roman"/>
                <w:b w:val="0"/>
                <w:bCs w:val="0"/>
                <w:i/>
                <w:iCs/>
                <w:sz w:val="18"/>
                <w:szCs w:val="18"/>
              </w:rPr>
            </w:pPr>
            <w:r w:rsidRPr="00B91207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Core </w:t>
            </w:r>
            <w:proofErr w:type="spellStart"/>
            <w:r w:rsidRPr="00B91207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symptom</w:t>
            </w:r>
            <w:proofErr w:type="spellEnd"/>
            <w:r w:rsidRPr="00B91207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1A9A52" w14:textId="77777777" w:rsidR="00175086" w:rsidRPr="00B91207" w:rsidRDefault="00175086" w:rsidP="0037486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5669" w:type="dxa"/>
            <w:tcBorders>
              <w:top w:val="single" w:sz="4" w:space="0" w:color="auto"/>
              <w:bottom w:val="single" w:sz="4" w:space="0" w:color="auto"/>
            </w:tcBorders>
          </w:tcPr>
          <w:p w14:paraId="349F0C0A" w14:textId="77777777" w:rsidR="00175086" w:rsidRPr="00B91207" w:rsidRDefault="00175086" w:rsidP="0037486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B91207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German</w:t>
            </w:r>
          </w:p>
        </w:tc>
        <w:tc>
          <w:tcPr>
            <w:tcW w:w="5669" w:type="dxa"/>
            <w:tcBorders>
              <w:top w:val="single" w:sz="4" w:space="0" w:color="auto"/>
              <w:bottom w:val="single" w:sz="4" w:space="0" w:color="auto"/>
            </w:tcBorders>
          </w:tcPr>
          <w:p w14:paraId="549DA3B7" w14:textId="77777777" w:rsidR="00175086" w:rsidRPr="00B91207" w:rsidRDefault="00175086" w:rsidP="0037486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B91207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nglish Translation </w:t>
            </w:r>
          </w:p>
        </w:tc>
      </w:tr>
      <w:tr w:rsidR="00175086" w:rsidRPr="00B91207" w14:paraId="54532C74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5FB955CA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Agoraphobia</w:t>
            </w:r>
            <w:proofErr w:type="spellEnd"/>
          </w:p>
        </w:tc>
        <w:tc>
          <w:tcPr>
            <w:tcW w:w="283" w:type="dxa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641D0EE8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49D1C308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Litten Sie unter unbegründet starken Ängsten vor öffentlichen Plätzen, Verkehrsmittel zu benutzen oder in Geschäfte zu gehen?</w:t>
            </w:r>
          </w:p>
        </w:tc>
        <w:tc>
          <w:tcPr>
            <w:tcW w:w="5669" w:type="dxa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0F33E133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d you suffer from excessively strong and unfounded fears of public places, using public transportation, or going into shops?</w:t>
            </w:r>
          </w:p>
        </w:tc>
      </w:tr>
      <w:tr w:rsidR="00175086" w:rsidRPr="00B91207" w14:paraId="57E6A291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5DD508F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6683F6F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8567C16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a) Litten Sie über mehr als zwei Wochen fast täglich unter Traurigkeit oder Niedergeschlagenheit?</w:t>
            </w:r>
          </w:p>
          <w:p w14:paraId="38E32E03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b) Litten Sie über mehr als zwei Wochen fast täglich unter Interessenverlust, Müdigkeit oder Energielosigkeit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E68F0A5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) Did you suffer from sadness or feeling down nearly every day for more than two weeks?</w:t>
            </w:r>
          </w:p>
          <w:p w14:paraId="1AE4D5B1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) Did you suffer from loss of interest, fatigue, or lack of energy nearly every day for more than two weeks?</w:t>
            </w:r>
          </w:p>
        </w:tc>
      </w:tr>
      <w:tr w:rsidR="00175086" w:rsidRPr="00B91207" w14:paraId="3B509195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5F78884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Generalized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anxiety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disorder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43D02C0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39F4E92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Gab es eine Zeitspanne von einem Monat oder länger, in der Sie sich häufig Sorgen gemacht haben und sich ängstlich, angespannt oder voller ängstlicher Besorgnis gefühlt haben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1963A8A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as there a period of one month or longer during which you frequently felt worried, anxious, tense, or filled with anxious concerns?</w:t>
            </w:r>
          </w:p>
        </w:tc>
      </w:tr>
      <w:tr w:rsidR="00175086" w:rsidRPr="00B91207" w14:paraId="2B8E1701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CEDC59E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Mania </w:t>
            </w:r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8C2F29F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9E2AEC2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Waren Sie über mehrere Tage hinweg ungewöhnlich glücklich, überdreht oder reizbar, so dass sich Freunde oder Angehörige Sorgen machten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856F8A8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re you unusually happy, overly excited, or irritable for several days to the extent that friends or family became concerned?</w:t>
            </w:r>
          </w:p>
        </w:tc>
      </w:tr>
      <w:tr w:rsidR="00175086" w:rsidRPr="00B91207" w14:paraId="773ADC46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5155044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Panic 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disorder</w:t>
            </w:r>
            <w:proofErr w:type="spellEnd"/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DB4FE72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39228AA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Hatten Sie einen Angstanfall – manche nennen das auch Panikattacke oder Angstattacke – bei dem Sie ganz plötzlich von einem Gefühl starker Angst, Beklommenheit oder Unruhe überfallen wurden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92EE603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ve you ever had an anxiety attack – sometimes called a panic attack – where you were suddenly overwhelmed by a feeling of intense fear, distress, or nervousness?</w:t>
            </w:r>
          </w:p>
        </w:tc>
      </w:tr>
      <w:tr w:rsidR="00175086" w:rsidRPr="00B91207" w14:paraId="4A941FBB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8216BCF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Post-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traumatic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-stress-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disorder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53199C6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AE515E5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 xml:space="preserve">Gab es in Ihrem Leben </w:t>
            </w:r>
            <w:proofErr w:type="gramStart"/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extrem belastende</w:t>
            </w:r>
            <w:proofErr w:type="gramEnd"/>
            <w:r w:rsidRPr="00B91207">
              <w:rPr>
                <w:rFonts w:ascii="Times New Roman" w:hAnsi="Times New Roman" w:cs="Times New Roman"/>
                <w:sz w:val="20"/>
                <w:szCs w:val="20"/>
              </w:rPr>
              <w:t xml:space="preserve"> schreckliche Ereignisse oder Katastrophen, die Sie in den letzten 12 Monaten noch beschäftigten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185F1A5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ve there been extremely distressing, terrible events, or disasters in your life that have continued to trouble you in the past 12 months?</w:t>
            </w:r>
          </w:p>
        </w:tc>
      </w:tr>
      <w:tr w:rsidR="00175086" w:rsidRPr="00B91207" w14:paraId="4AE98578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F922C24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Social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phobia</w:t>
            </w:r>
            <w:proofErr w:type="spellEnd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283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5B42770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B59BCAB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 xml:space="preserve">Litten Sie unter unbegründet starken Ängsten in sozialen Situationen, wie mit </w:t>
            </w:r>
            <w:proofErr w:type="spellStart"/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Anderen</w:t>
            </w:r>
            <w:proofErr w:type="spellEnd"/>
            <w:r w:rsidRPr="00B91207">
              <w:rPr>
                <w:rFonts w:ascii="Times New Roman" w:hAnsi="Times New Roman" w:cs="Times New Roman"/>
                <w:sz w:val="20"/>
                <w:szCs w:val="20"/>
              </w:rPr>
              <w:t xml:space="preserve"> zu reden, etwas in Gegenwart Anderer zu tun oder im Mittelpunkt der Aufmerksamkeit Anderer zu stehen?</w:t>
            </w:r>
          </w:p>
        </w:tc>
        <w:tc>
          <w:tcPr>
            <w:tcW w:w="5669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CA7C2CF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d you suffer from excessively strong unfounded fears in social situations, such as speaking with others, doing something in front of others, or being the center of attention?</w:t>
            </w:r>
          </w:p>
        </w:tc>
      </w:tr>
      <w:tr w:rsidR="00175086" w:rsidRPr="00B91207" w14:paraId="35036A6F" w14:textId="77777777" w:rsidTr="00374863">
        <w:trPr>
          <w:trHeight w:val="9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7BB2399C" w14:textId="77777777" w:rsidR="00175086" w:rsidRPr="00B91207" w:rsidRDefault="00175086" w:rsidP="00374863">
            <w:pPr>
              <w:spacing w:line="240" w:lineRule="auto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Somatoform </w:t>
            </w:r>
            <w:proofErr w:type="spellStart"/>
            <w:r w:rsidRPr="00B9120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disorder</w:t>
            </w:r>
            <w:proofErr w:type="spellEnd"/>
          </w:p>
        </w:tc>
        <w:tc>
          <w:tcPr>
            <w:tcW w:w="283" w:type="dxa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7F5920E3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9" w:type="dxa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194F9130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</w:rPr>
              <w:t>Litten Sie mehrere Monate lang unter körperlichen Beschwerden oder Schmerzen, für die Ihr Arzt keine eindeutige Erklärung finden konnte?</w:t>
            </w:r>
          </w:p>
        </w:tc>
        <w:tc>
          <w:tcPr>
            <w:tcW w:w="5669" w:type="dxa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1C81A77F" w14:textId="77777777" w:rsidR="00175086" w:rsidRPr="00B91207" w:rsidRDefault="00175086" w:rsidP="0037486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12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d you suffer for several months from physical complaints or pain for which your doctor could not find a clear explanation?</w:t>
            </w:r>
          </w:p>
        </w:tc>
      </w:tr>
    </w:tbl>
    <w:p w14:paraId="1F03DF03" w14:textId="78F29494" w:rsidR="00175086" w:rsidRPr="00B91207" w:rsidRDefault="00175086" w:rsidP="00175086">
      <w:pPr>
        <w:jc w:val="both"/>
        <w:rPr>
          <w:rFonts w:ascii="Times New Roman" w:hAnsi="Times New Roman" w:cs="Times New Roman"/>
          <w:b/>
          <w:bCs/>
          <w:i/>
          <w:iCs/>
          <w:sz w:val="18"/>
          <w:szCs w:val="18"/>
          <w:lang w:val="en-US"/>
        </w:rPr>
      </w:pPr>
      <w:r w:rsidRPr="00B91207">
        <w:rPr>
          <w:rFonts w:ascii="Times New Roman" w:hAnsi="Times New Roman" w:cs="Times New Roman"/>
          <w:b/>
          <w:bCs/>
          <w:i/>
          <w:iCs/>
          <w:sz w:val="18"/>
          <w:szCs w:val="18"/>
          <w:lang w:val="en-US"/>
        </w:rPr>
        <w:t xml:space="preserve">Note. </w:t>
      </w:r>
      <w:r w:rsidRPr="00B91207">
        <w:rPr>
          <w:rFonts w:ascii="Times New Roman" w:hAnsi="Times New Roman" w:cs="Times New Roman"/>
          <w:sz w:val="18"/>
          <w:szCs w:val="18"/>
          <w:lang w:val="en-US"/>
        </w:rPr>
        <w:t xml:space="preserve">Translation of the original items conducted using </w:t>
      </w:r>
      <w:proofErr w:type="spellStart"/>
      <w:r w:rsidRPr="00B91207">
        <w:rPr>
          <w:rFonts w:ascii="Times New Roman" w:hAnsi="Times New Roman" w:cs="Times New Roman"/>
          <w:i/>
          <w:iCs/>
          <w:sz w:val="18"/>
          <w:szCs w:val="18"/>
          <w:lang w:val="en-US"/>
        </w:rPr>
        <w:t>DeepL</w:t>
      </w:r>
      <w:proofErr w:type="spellEnd"/>
      <w:r w:rsidRPr="00B91207">
        <w:rPr>
          <w:rFonts w:ascii="Times New Roman" w:hAnsi="Times New Roman" w:cs="Times New Roman"/>
          <w:i/>
          <w:iCs/>
          <w:sz w:val="18"/>
          <w:szCs w:val="18"/>
          <w:lang w:val="en-US"/>
        </w:rPr>
        <w:t xml:space="preserve"> </w:t>
      </w:r>
      <w:r w:rsidRPr="00B91207">
        <w:rPr>
          <w:rFonts w:ascii="Times New Roman" w:hAnsi="Times New Roman" w:cs="Times New Roman"/>
          <w:sz w:val="18"/>
          <w:szCs w:val="18"/>
          <w:lang w:val="en-US"/>
        </w:rPr>
        <w:t>(</w:t>
      </w:r>
      <w:proofErr w:type="spellStart"/>
      <w:r w:rsidRPr="00B91207">
        <w:rPr>
          <w:rFonts w:ascii="Times New Roman" w:hAnsi="Times New Roman" w:cs="Times New Roman"/>
          <w:sz w:val="18"/>
          <w:szCs w:val="18"/>
          <w:lang w:val="en-US"/>
        </w:rPr>
        <w:t>DeepL</w:t>
      </w:r>
      <w:proofErr w:type="spellEnd"/>
      <w:r w:rsidRPr="00B91207">
        <w:rPr>
          <w:rFonts w:ascii="Times New Roman" w:hAnsi="Times New Roman" w:cs="Times New Roman"/>
          <w:sz w:val="18"/>
          <w:szCs w:val="18"/>
          <w:lang w:val="en-US"/>
        </w:rPr>
        <w:t xml:space="preserve"> SE, Cologne, Germany). </w:t>
      </w:r>
    </w:p>
    <w:sectPr w:rsidR="00175086" w:rsidRPr="00B91207" w:rsidSect="00175086">
      <w:pgSz w:w="15840" w:h="12240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5086"/>
    <w:rsid w:val="00175086"/>
    <w:rsid w:val="00355595"/>
    <w:rsid w:val="0044314B"/>
    <w:rsid w:val="00B91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5028F4"/>
  <w15:chartTrackingRefBased/>
  <w15:docId w15:val="{775321C5-0B02-4733-ACE9-9AD0375DBF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75086"/>
    <w:pPr>
      <w:spacing w:line="259" w:lineRule="auto"/>
    </w:pPr>
    <w:rPr>
      <w:sz w:val="22"/>
      <w:szCs w:val="22"/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75086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175086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75086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75086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:lang w:val="en-US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75086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  <w:lang w:val="en-US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75086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:lang w:val="en-US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75086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:lang w:val="en-US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75086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:lang w:val="en-US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75086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17508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17508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7508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75086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7508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7508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7508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7508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7508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17508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elZchn">
    <w:name w:val="Titel Zchn"/>
    <w:basedOn w:val="Absatz-Standardschriftart"/>
    <w:link w:val="Titel"/>
    <w:uiPriority w:val="10"/>
    <w:rsid w:val="001750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175086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17508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175086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  <w:lang w:val="en-US"/>
    </w:rPr>
  </w:style>
  <w:style w:type="character" w:customStyle="1" w:styleId="ZitatZchn">
    <w:name w:val="Zitat Zchn"/>
    <w:basedOn w:val="Absatz-Standardschriftart"/>
    <w:link w:val="Zitat"/>
    <w:uiPriority w:val="29"/>
    <w:rsid w:val="0017508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175086"/>
    <w:pPr>
      <w:spacing w:line="278" w:lineRule="auto"/>
      <w:ind w:left="720"/>
      <w:contextualSpacing/>
    </w:pPr>
    <w:rPr>
      <w:sz w:val="24"/>
      <w:szCs w:val="24"/>
      <w:lang w:val="en-US"/>
    </w:rPr>
  </w:style>
  <w:style w:type="character" w:styleId="IntensiveHervorhebung">
    <w:name w:val="Intense Emphasis"/>
    <w:basedOn w:val="Absatz-Standardschriftart"/>
    <w:uiPriority w:val="21"/>
    <w:qFormat/>
    <w:rsid w:val="0017508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17508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:lang w:val="en-US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17508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175086"/>
    <w:rPr>
      <w:b/>
      <w:bCs/>
      <w:smallCaps/>
      <w:color w:val="0F4761" w:themeColor="accent1" w:themeShade="BF"/>
      <w:spacing w:val="5"/>
    </w:rPr>
  </w:style>
  <w:style w:type="table" w:styleId="Gitternetztabelle1hell">
    <w:name w:val="Grid Table 1 Light"/>
    <w:basedOn w:val="NormaleTabelle"/>
    <w:uiPriority w:val="46"/>
    <w:rsid w:val="00175086"/>
    <w:pPr>
      <w:spacing w:after="0" w:line="240" w:lineRule="auto"/>
    </w:pPr>
    <w:rPr>
      <w:sz w:val="22"/>
      <w:szCs w:val="22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93</Words>
  <Characters>3109</Characters>
  <Application>Microsoft Office Word</Application>
  <DocSecurity>0</DocSecurity>
  <Lines>25</Lines>
  <Paragraphs>7</Paragraphs>
  <ScaleCrop>false</ScaleCrop>
  <Company/>
  <LinksUpToDate>false</LinksUpToDate>
  <CharactersWithSpaces>3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-Maria Krowartz</dc:creator>
  <cp:keywords/>
  <dc:description/>
  <cp:lastModifiedBy>Eva-Maria Krowartz</cp:lastModifiedBy>
  <cp:revision>2</cp:revision>
  <dcterms:created xsi:type="dcterms:W3CDTF">2025-11-17T09:54:00Z</dcterms:created>
  <dcterms:modified xsi:type="dcterms:W3CDTF">2025-12-08T09:35:00Z</dcterms:modified>
</cp:coreProperties>
</file>